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F3425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Nearest Neighbors</w:t>
      </w:r>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F34259"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F34259"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F34259"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F34259"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F34259"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F34259"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F34259"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F34259"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F34259"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F34259"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F34259"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F34259"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F34259"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F34259"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F34259"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F34259"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F34259"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F34259"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F34259"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F34259"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F34259"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F34259"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F34259"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F34259"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F34259"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F34259"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F34259"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125BA5"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F34259"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F34259"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F34259"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F34259"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F34259"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F34259"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F34259"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F34259"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F34259"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F34259"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F34259"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F34259"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F34259"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F34259"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F34259"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F34259"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F34259"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F34259"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F34259"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F34259"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F34259"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F34259"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F34259"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F34259"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F34259"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F34259"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F34259"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F34259"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F34259"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F34259"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F34259"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F34259"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F34259"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F34259"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F34259"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F34259"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F34259"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F34259"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F34259"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F34259"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F34259"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ii)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r w:rsidRPr="006A66C6">
        <w:t>Effective Nearest-Neighbor Music Recommendations</w:t>
      </w:r>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125BA5"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r w:rsidRPr="00682EC2">
        <w:rPr>
          <w:i/>
          <w:iCs/>
        </w:rPr>
        <w:t>proceedings</w:t>
      </w:r>
      <w:r w:rsidRPr="00682EC2">
        <w:t xml:space="preserve"> no motor de busca da ACM</w:t>
      </w:r>
      <w:bookmarkEnd w:id="35"/>
    </w:p>
    <w:p w14:paraId="391D5652" w14:textId="77777777" w:rsidR="00F4482C" w:rsidRDefault="00125BA5"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r w:rsidRPr="00EB453E">
        <w:rPr>
          <w:i/>
          <w:iCs/>
        </w:rPr>
        <w:t>journals</w:t>
      </w:r>
      <w:r w:rsidRPr="00EB453E">
        <w:t xml:space="preserve"> no motor de busca da ACM</w:t>
      </w:r>
      <w:bookmarkEnd w:id="36"/>
    </w:p>
    <w:p w14:paraId="453A6F0E" w14:textId="77777777" w:rsidR="000822C6" w:rsidRPr="00EB453E" w:rsidRDefault="00125BA5"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125BA5"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09865"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125BA5"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125BA5"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125BA5"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Ref55791879"/>
      <w:bookmarkStart w:id="80" w:name="_Toc55791217"/>
      <w:r w:rsidRPr="009444DD">
        <w:t xml:space="preserve">Figura </w:t>
      </w:r>
      <w:fldSimple w:instr=" SEQ Figura \* ARABIC ">
        <w:r w:rsidR="00033E87">
          <w:rPr>
            <w:noProof/>
          </w:rPr>
          <w:t>9</w:t>
        </w:r>
      </w:fldSimple>
      <w:bookmarkEnd w:id="79"/>
      <w:r w:rsidRPr="009444DD">
        <w:t xml:space="preserve"> - Apresentação dos contextos estudados no trabalho</w:t>
      </w:r>
      <w:bookmarkEnd w:id="80"/>
    </w:p>
    <w:p w14:paraId="1ED9731A" w14:textId="5B9A9084" w:rsidR="0085627B" w:rsidRPr="009444DD" w:rsidRDefault="00125BA5"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F34259">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F34259">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94"/>
      <w:r w:rsidRPr="00F56039">
        <w:rPr>
          <w:i/>
        </w:rPr>
        <w:t>app</w:t>
      </w:r>
      <w:commentRangeEnd w:id="94"/>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125BA5"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125BA5"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125BA5"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Ref55791972"/>
      <w:bookmarkStart w:id="119" w:name="_Toc55791219"/>
      <w:r>
        <w:lastRenderedPageBreak/>
        <w:t xml:space="preserve">Figura </w:t>
      </w:r>
      <w:fldSimple w:instr=" SEQ Figura \* ARABIC ">
        <w:r w:rsidR="00033E87">
          <w:rPr>
            <w:noProof/>
          </w:rPr>
          <w:t>11</w:t>
        </w:r>
      </w:fldSimple>
      <w:bookmarkEnd w:id="118"/>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9"/>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125BA5"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125BA5"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0" w:name="_Ref55792028"/>
      <w:bookmarkStart w:id="121" w:name="_Toc55791220"/>
      <w:r>
        <w:t xml:space="preserve">Figura </w:t>
      </w:r>
      <w:fldSimple w:instr=" SEQ Figura \* ARABIC ">
        <w:r w:rsidR="00033E87">
          <w:rPr>
            <w:noProof/>
          </w:rPr>
          <w:t>12</w:t>
        </w:r>
      </w:fldSimple>
      <w:bookmarkEnd w:id="120"/>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125BA5"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125BA5"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34" w:name="_Toc55523381"/>
      <w:bookmarkStart w:id="135" w:name="_Toc55260964"/>
    </w:p>
    <w:p w14:paraId="0B198644" w14:textId="5C1A2AB5" w:rsidR="003845C7" w:rsidRDefault="003845C7" w:rsidP="00BF30D2">
      <w:pPr>
        <w:pStyle w:val="Ttulo3"/>
      </w:pPr>
      <w:bookmarkStart w:id="136" w:name="_Toc55790214"/>
      <w:r>
        <w:t>Coleta do Firebase</w:t>
      </w:r>
      <w:bookmarkEnd w:id="134"/>
      <w:bookmarkEnd w:id="135"/>
      <w:bookmarkEnd w:id="136"/>
    </w:p>
    <w:p w14:paraId="5B4B91CA" w14:textId="4E4DD5C6"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486BCD7E" w14:textId="60B3EE1A" w:rsidR="007152F5" w:rsidRDefault="007152F5" w:rsidP="00BF30D2">
      <w:pPr>
        <w:pStyle w:val="Legenda"/>
      </w:pPr>
      <w:bookmarkStart w:id="137" w:name="_Ref55792113"/>
      <w:bookmarkStart w:id="138" w:name="_Toc55791221"/>
      <w:r>
        <w:lastRenderedPageBreak/>
        <w:t xml:space="preserve">Figura </w:t>
      </w:r>
      <w:fldSimple w:instr=" SEQ Figura \* ARABIC ">
        <w:r w:rsidR="00033E87">
          <w:rPr>
            <w:noProof/>
          </w:rPr>
          <w:t>13</w:t>
        </w:r>
      </w:fldSimple>
      <w:bookmarkEnd w:id="137"/>
      <w:r>
        <w:t xml:space="preserve"> - </w:t>
      </w:r>
      <w:r w:rsidRPr="00891911">
        <w:rPr>
          <w:noProof/>
        </w:rPr>
        <w:t>Console do Realtime Database do Firebase</w:t>
      </w:r>
      <w:bookmarkEnd w:id="138"/>
    </w:p>
    <w:p w14:paraId="0563A081" w14:textId="372799FB" w:rsidR="007152F5" w:rsidRDefault="00125BA5"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125BA5"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4"/>
      <w:r w:rsidR="009C1A90">
        <w:t xml:space="preserve">arquivo exportado do Firebase, que contém as informações dos eventos, </w:t>
      </w:r>
      <w:commentRangeEnd w:id="154"/>
      <w:r w:rsidR="009C1A90">
        <w:rPr>
          <w:rStyle w:val="Refdecomentrio"/>
        </w:rPr>
        <w:commentReference w:id="154"/>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Ref55792146"/>
      <w:bookmarkStart w:id="156" w:name="_Toc55791223"/>
      <w:r>
        <w:t xml:space="preserve">Figura </w:t>
      </w:r>
      <w:fldSimple w:instr=" SEQ Figura \* ARABIC ">
        <w:r w:rsidR="00033E87">
          <w:rPr>
            <w:noProof/>
          </w:rPr>
          <w:t>15</w:t>
        </w:r>
      </w:fldSimple>
      <w:bookmarkEnd w:id="155"/>
      <w:r>
        <w:rPr>
          <w:noProof/>
        </w:rPr>
        <w:t xml:space="preserve"> - </w:t>
      </w:r>
      <w:r w:rsidRPr="00424CC2">
        <w:rPr>
          <w:noProof/>
        </w:rPr>
        <w:t>Visão macro das etapas para transformar os eventos registrados no firebase na tabela que sera rodado o KNN</w:t>
      </w:r>
      <w:bookmarkEnd w:id="156"/>
    </w:p>
    <w:p w14:paraId="1D5BC438" w14:textId="32BE4EB5" w:rsidR="008737D8" w:rsidRDefault="00125BA5"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Ref55792184"/>
      <w:bookmarkStart w:id="158" w:name="_Toc55791224"/>
      <w:r>
        <w:lastRenderedPageBreak/>
        <w:t xml:space="preserve">Figura </w:t>
      </w:r>
      <w:fldSimple w:instr=" SEQ Figura \* ARABIC ">
        <w:r w:rsidR="00033E87">
          <w:rPr>
            <w:noProof/>
          </w:rPr>
          <w:t>16</w:t>
        </w:r>
      </w:fldSimple>
      <w:bookmarkEnd w:id="157"/>
      <w:r>
        <w:rPr>
          <w:noProof/>
        </w:rPr>
        <w:t xml:space="preserve"> - </w:t>
      </w:r>
      <w:r w:rsidRPr="007861C1">
        <w:rPr>
          <w:noProof/>
        </w:rPr>
        <w:t>Representação dos eventos salvos no Firebase</w:t>
      </w:r>
      <w:bookmarkEnd w:id="158"/>
    </w:p>
    <w:p w14:paraId="32CCDDCF" w14:textId="00961474" w:rsidR="00C70D2D" w:rsidRDefault="00F34259"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Ref55792197"/>
      <w:bookmarkStart w:id="160" w:name="_Toc55791225"/>
      <w:r>
        <w:t xml:space="preserve">Figura </w:t>
      </w:r>
      <w:fldSimple w:instr=" SEQ Figura \* ARABIC ">
        <w:r w:rsidR="00033E87">
          <w:rPr>
            <w:noProof/>
          </w:rPr>
          <w:t>17</w:t>
        </w:r>
      </w:fldSimple>
      <w:bookmarkEnd w:id="159"/>
      <w:r>
        <w:rPr>
          <w:noProof/>
        </w:rPr>
        <w:t xml:space="preserve"> - </w:t>
      </w:r>
      <w:r w:rsidRPr="00D27230">
        <w:rPr>
          <w:noProof/>
        </w:rPr>
        <w:t>Representação das listas geradas na etapa “Separa contexto”</w:t>
      </w:r>
      <w:bookmarkEnd w:id="160"/>
    </w:p>
    <w:p w14:paraId="3553BA3C" w14:textId="698C3E9B" w:rsidR="00E239C1" w:rsidRDefault="00125BA5"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Ref55792281"/>
      <w:bookmarkStart w:id="163" w:name="_Toc55791226"/>
      <w:r>
        <w:lastRenderedPageBreak/>
        <w:t xml:space="preserve">Figura </w:t>
      </w:r>
      <w:fldSimple w:instr=" SEQ Figura \* ARABIC ">
        <w:r w:rsidR="00033E87">
          <w:rPr>
            <w:noProof/>
          </w:rPr>
          <w:t>18</w:t>
        </w:r>
      </w:fldSimple>
      <w:bookmarkEnd w:id="162"/>
      <w:r>
        <w:t xml:space="preserve"> - </w:t>
      </w:r>
      <w:r w:rsidRPr="00E423E4">
        <w:rPr>
          <w:noProof/>
        </w:rPr>
        <w:t>Representação das listas geradas na etapa “separa contexto das músicas”</w:t>
      </w:r>
      <w:bookmarkEnd w:id="163"/>
    </w:p>
    <w:p w14:paraId="0F33D8EC" w14:textId="7645FB44" w:rsidR="00B50035" w:rsidRDefault="00F34259"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Ref55792243"/>
      <w:bookmarkStart w:id="165" w:name="_Toc55791227"/>
      <w:r>
        <w:t xml:space="preserve">Figura </w:t>
      </w:r>
      <w:fldSimple w:instr=" SEQ Figura \* ARABIC ">
        <w:r w:rsidR="00033E87">
          <w:rPr>
            <w:noProof/>
          </w:rPr>
          <w:t>19</w:t>
        </w:r>
      </w:fldSimple>
      <w:bookmarkEnd w:id="164"/>
      <w:r>
        <w:t xml:space="preserve"> - </w:t>
      </w:r>
      <w:r w:rsidRPr="00EF334E">
        <w:rPr>
          <w:noProof/>
        </w:rPr>
        <w:t>Representação da tabela na etapa “separa contexto das músicas”</w:t>
      </w:r>
      <w:bookmarkEnd w:id="165"/>
    </w:p>
    <w:p w14:paraId="52B05C9C" w14:textId="0B2280E6" w:rsidR="002C30AB" w:rsidRDefault="00125BA5"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Ref55792333"/>
      <w:bookmarkStart w:id="168" w:name="_Toc55791228"/>
      <w:r>
        <w:t xml:space="preserve">Figura </w:t>
      </w:r>
      <w:fldSimple w:instr=" SEQ Figura \* ARABIC ">
        <w:r w:rsidR="00033E87">
          <w:rPr>
            <w:noProof/>
          </w:rPr>
          <w:t>20</w:t>
        </w:r>
      </w:fldSimple>
      <w:bookmarkEnd w:id="167"/>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8"/>
    </w:p>
    <w:p w14:paraId="75C543E1" w14:textId="24FDC076" w:rsidR="00AB6A2A" w:rsidRDefault="00125BA5"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Ref55792369"/>
      <w:bookmarkStart w:id="179" w:name="_Toc55791229"/>
      <w:r>
        <w:lastRenderedPageBreak/>
        <w:t xml:space="preserve">Figura </w:t>
      </w:r>
      <w:fldSimple w:instr=" SEQ Figura \* ARABIC ">
        <w:r w:rsidR="00033E87">
          <w:rPr>
            <w:noProof/>
          </w:rPr>
          <w:t>21</w:t>
        </w:r>
      </w:fldSimple>
      <w:bookmarkEnd w:id="178"/>
      <w:r>
        <w:t xml:space="preserve"> - </w:t>
      </w:r>
      <w:r w:rsidRPr="00701AFE">
        <w:rPr>
          <w:noProof/>
        </w:rPr>
        <w:t>Visão macro do sistema LORS</w:t>
      </w:r>
      <w:bookmarkEnd w:id="179"/>
    </w:p>
    <w:p w14:paraId="7FF36383" w14:textId="6A3E95C1" w:rsidR="002C30AB" w:rsidRPr="00860C67" w:rsidRDefault="00125BA5"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r w:rsidRPr="002C2326">
        <w:t>Proof of Concept</w:t>
      </w:r>
      <w:r>
        <w:t>)</w:t>
      </w:r>
      <w:bookmarkEnd w:id="180"/>
      <w:bookmarkEnd w:id="181"/>
      <w:bookmarkEnd w:id="182"/>
    </w:p>
    <w:p w14:paraId="598A2396" w14:textId="0A8D8E7C"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194"/>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r w:rsidRPr="006921B6">
        <w:rPr>
          <w:i/>
        </w:rPr>
        <w:t>webapp</w:t>
      </w:r>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r w:rsidRPr="004945EC">
        <w:rPr>
          <w:i/>
        </w:rPr>
        <w:t>playlists</w:t>
      </w:r>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Ref55792415"/>
      <w:bookmarkStart w:id="202" w:name="_Toc55791230"/>
      <w:r>
        <w:t xml:space="preserve">Figura </w:t>
      </w:r>
      <w:fldSimple w:instr=" SEQ Figura \* ARABIC ">
        <w:r>
          <w:rPr>
            <w:noProof/>
          </w:rPr>
          <w:t>22</w:t>
        </w:r>
      </w:fldSimple>
      <w:bookmarkEnd w:id="201"/>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2"/>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125BA5"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125BA5"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commentReference w:id="208"/>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lastRenderedPageBreak/>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16518E5F"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9E4336">
        <w:t>o</w:t>
      </w:r>
      <w:r w:rsidRPr="00267E26">
        <w:t xml:space="preserve"> </w:t>
      </w:r>
      <w:r w:rsidR="009E4336">
        <w:t xml:space="preserve">Quadro </w:t>
      </w:r>
      <w:fldSimple w:instr=" SEQ Quadro \* ARABIC ">
        <w:r w:rsidR="009E4336">
          <w:rPr>
            <w:noProof/>
          </w:rPr>
          <w:t>7</w:t>
        </w:r>
      </w:fldSimple>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t xml:space="preserve"> </w:t>
      </w:r>
      <w:r w:rsidR="009E4336">
        <w:t xml:space="preserve">Quadro </w:t>
      </w:r>
      <w:fldSimple w:instr=" SEQ Quadro \* ARABIC ">
        <w:r w:rsidR="009E4336">
          <w:rPr>
            <w:noProof/>
          </w:rPr>
          <w:t>5</w:t>
        </w:r>
      </w:fldSimple>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258CDBF5"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t xml:space="preserve"> </w:t>
      </w:r>
      <w:r w:rsidR="009E4336">
        <w:t xml:space="preserve">Quadro </w:t>
      </w:r>
      <w:fldSimple w:instr=" SEQ Quadro \* ARABIC ">
        <w:r w:rsidR="009E4336">
          <w:rPr>
            <w:noProof/>
          </w:rPr>
          <w:t>6</w:t>
        </w:r>
      </w:fldSimple>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fldSimple w:instr=" SEQ Quadro \* ARABIC ">
        <w:r>
          <w:rPr>
            <w:noProof/>
          </w:rPr>
          <w:t>7</w:t>
        </w:r>
      </w:fldSimple>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r w:rsidRPr="00581A29">
        <w:rPr>
          <w:i/>
        </w:rPr>
        <w:t>feature</w:t>
      </w:r>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5"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1"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2"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29"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5"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95"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42"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4"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66"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00"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F34259" w:rsidRDefault="00F34259" w:rsidP="00BF30D2">
      <w:pPr>
        <w:pStyle w:val="ndicedeilustraes"/>
      </w:pPr>
      <w:r>
        <w:annotationRef/>
      </w:r>
      <w:r>
        <w:t>Que modelo?</w:t>
      </w:r>
    </w:p>
  </w:comment>
  <w:comment w:id="210"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F34259" w:rsidRDefault="00F34259" w:rsidP="00BF30D2">
      <w:pPr>
        <w:pStyle w:val="Textodecomentrio"/>
      </w:pPr>
      <w:r>
        <w:rPr>
          <w:rStyle w:val="Refdecomentrio"/>
        </w:rPr>
        <w:annotationRef/>
      </w:r>
      <w:r>
        <w:t>Falso positivo (é mas não é)</w:t>
      </w:r>
    </w:p>
  </w:comment>
  <w:comment w:id="214"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0"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4B1988" w14:textId="77777777" w:rsidR="009A7AB4" w:rsidRDefault="009A7AB4" w:rsidP="00BF30D2">
      <w:r>
        <w:separator/>
      </w:r>
    </w:p>
    <w:p w14:paraId="6E1F5018" w14:textId="77777777" w:rsidR="009A7AB4" w:rsidRDefault="009A7AB4" w:rsidP="00BF30D2"/>
    <w:p w14:paraId="425092D1" w14:textId="77777777" w:rsidR="009A7AB4" w:rsidRDefault="009A7AB4" w:rsidP="00BF30D2"/>
    <w:p w14:paraId="281D3D8F" w14:textId="77777777" w:rsidR="009A7AB4" w:rsidRDefault="009A7AB4" w:rsidP="00BF30D2"/>
    <w:p w14:paraId="04CF646E" w14:textId="77777777" w:rsidR="009A7AB4" w:rsidRDefault="009A7AB4" w:rsidP="00BF30D2"/>
    <w:p w14:paraId="234C7C65" w14:textId="77777777" w:rsidR="009A7AB4" w:rsidRDefault="009A7AB4" w:rsidP="00BF30D2"/>
    <w:p w14:paraId="484CFD84" w14:textId="77777777" w:rsidR="009A7AB4" w:rsidRDefault="009A7AB4" w:rsidP="00BF30D2"/>
    <w:p w14:paraId="4CA68E17" w14:textId="77777777" w:rsidR="009A7AB4" w:rsidRDefault="009A7AB4" w:rsidP="00BF30D2"/>
    <w:p w14:paraId="2CA5D9BB" w14:textId="77777777" w:rsidR="009A7AB4" w:rsidRDefault="009A7AB4" w:rsidP="00BF30D2"/>
    <w:p w14:paraId="719E9872" w14:textId="77777777" w:rsidR="009A7AB4" w:rsidRDefault="009A7AB4" w:rsidP="00BF30D2"/>
    <w:p w14:paraId="6C4B527C" w14:textId="77777777" w:rsidR="009A7AB4" w:rsidRDefault="009A7AB4" w:rsidP="00BF30D2"/>
    <w:p w14:paraId="20A84FAB" w14:textId="77777777" w:rsidR="009A7AB4" w:rsidRDefault="009A7AB4" w:rsidP="00BF30D2"/>
    <w:p w14:paraId="740506E5" w14:textId="77777777" w:rsidR="009A7AB4" w:rsidRDefault="009A7AB4" w:rsidP="00BF30D2"/>
    <w:p w14:paraId="7FE66CBC" w14:textId="77777777" w:rsidR="009A7AB4" w:rsidRDefault="009A7AB4" w:rsidP="00BF30D2"/>
    <w:p w14:paraId="45E657B7" w14:textId="77777777" w:rsidR="009A7AB4" w:rsidRDefault="009A7AB4" w:rsidP="00BF30D2"/>
    <w:p w14:paraId="30BFE538" w14:textId="77777777" w:rsidR="009A7AB4" w:rsidRDefault="009A7AB4" w:rsidP="00BF30D2"/>
  </w:endnote>
  <w:endnote w:type="continuationSeparator" w:id="0">
    <w:p w14:paraId="62518292" w14:textId="77777777" w:rsidR="009A7AB4" w:rsidRDefault="009A7AB4" w:rsidP="00BF30D2">
      <w:r>
        <w:continuationSeparator/>
      </w:r>
    </w:p>
    <w:p w14:paraId="6C0AFCBE" w14:textId="77777777" w:rsidR="009A7AB4" w:rsidRDefault="009A7AB4" w:rsidP="00BF30D2"/>
    <w:p w14:paraId="7C8EFFD4" w14:textId="77777777" w:rsidR="009A7AB4" w:rsidRDefault="009A7AB4" w:rsidP="00BF30D2"/>
    <w:p w14:paraId="14F95D22" w14:textId="77777777" w:rsidR="009A7AB4" w:rsidRDefault="009A7AB4" w:rsidP="00BF30D2"/>
    <w:p w14:paraId="3D76913B" w14:textId="77777777" w:rsidR="009A7AB4" w:rsidRDefault="009A7AB4" w:rsidP="00BF30D2"/>
    <w:p w14:paraId="08AE60E6" w14:textId="77777777" w:rsidR="009A7AB4" w:rsidRDefault="009A7AB4" w:rsidP="00BF30D2"/>
    <w:p w14:paraId="24C81094" w14:textId="77777777" w:rsidR="009A7AB4" w:rsidRDefault="009A7AB4" w:rsidP="00BF30D2"/>
    <w:p w14:paraId="2A30BA02" w14:textId="77777777" w:rsidR="009A7AB4" w:rsidRDefault="009A7AB4" w:rsidP="00BF30D2"/>
    <w:p w14:paraId="2A5CBA11" w14:textId="77777777" w:rsidR="009A7AB4" w:rsidRDefault="009A7AB4" w:rsidP="00BF30D2"/>
    <w:p w14:paraId="425AE1C3" w14:textId="77777777" w:rsidR="009A7AB4" w:rsidRDefault="009A7AB4" w:rsidP="00BF30D2"/>
    <w:p w14:paraId="3393C989" w14:textId="77777777" w:rsidR="009A7AB4" w:rsidRDefault="009A7AB4" w:rsidP="00BF30D2"/>
    <w:p w14:paraId="47A7627D" w14:textId="77777777" w:rsidR="009A7AB4" w:rsidRDefault="009A7AB4" w:rsidP="00BF30D2"/>
    <w:p w14:paraId="7B7A2774" w14:textId="77777777" w:rsidR="009A7AB4" w:rsidRDefault="009A7AB4" w:rsidP="00BF30D2"/>
    <w:p w14:paraId="18488960" w14:textId="77777777" w:rsidR="009A7AB4" w:rsidRDefault="009A7AB4" w:rsidP="00BF30D2"/>
    <w:p w14:paraId="31CAE1A5" w14:textId="77777777" w:rsidR="009A7AB4" w:rsidRDefault="009A7AB4" w:rsidP="00BF30D2"/>
    <w:p w14:paraId="4F3F5281" w14:textId="77777777" w:rsidR="009A7AB4" w:rsidRDefault="009A7AB4"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41FEEA" w14:textId="77777777" w:rsidR="009A7AB4" w:rsidRDefault="009A7AB4" w:rsidP="00BF30D2">
      <w:r>
        <w:separator/>
      </w:r>
    </w:p>
    <w:p w14:paraId="7DDCFD4B" w14:textId="77777777" w:rsidR="009A7AB4" w:rsidRDefault="009A7AB4" w:rsidP="00BF30D2"/>
    <w:p w14:paraId="21EE1F7B" w14:textId="77777777" w:rsidR="009A7AB4" w:rsidRDefault="009A7AB4" w:rsidP="00BF30D2"/>
    <w:p w14:paraId="473A87A0" w14:textId="77777777" w:rsidR="009A7AB4" w:rsidRDefault="009A7AB4" w:rsidP="00BF30D2"/>
    <w:p w14:paraId="2B71EC14" w14:textId="77777777" w:rsidR="009A7AB4" w:rsidRDefault="009A7AB4" w:rsidP="00BF30D2"/>
    <w:p w14:paraId="4C7A84C5" w14:textId="77777777" w:rsidR="009A7AB4" w:rsidRDefault="009A7AB4" w:rsidP="00BF30D2"/>
    <w:p w14:paraId="13445AAD" w14:textId="77777777" w:rsidR="009A7AB4" w:rsidRDefault="009A7AB4" w:rsidP="00BF30D2"/>
  </w:footnote>
  <w:footnote w:type="continuationSeparator" w:id="0">
    <w:p w14:paraId="7353F0EC" w14:textId="77777777" w:rsidR="009A7AB4" w:rsidRDefault="009A7AB4" w:rsidP="00BF30D2">
      <w:r>
        <w:continuationSeparator/>
      </w:r>
    </w:p>
    <w:p w14:paraId="764E804C" w14:textId="77777777" w:rsidR="009A7AB4" w:rsidRDefault="009A7AB4" w:rsidP="00BF30D2"/>
    <w:p w14:paraId="3C9CD979" w14:textId="77777777" w:rsidR="009A7AB4" w:rsidRDefault="009A7AB4" w:rsidP="00BF30D2"/>
    <w:p w14:paraId="684FC627" w14:textId="77777777" w:rsidR="009A7AB4" w:rsidRDefault="009A7AB4" w:rsidP="00BF30D2"/>
    <w:p w14:paraId="5771C625" w14:textId="77777777" w:rsidR="009A7AB4" w:rsidRDefault="009A7AB4" w:rsidP="00BF30D2"/>
    <w:p w14:paraId="42CB5C92" w14:textId="77777777" w:rsidR="009A7AB4" w:rsidRDefault="009A7AB4" w:rsidP="00BF30D2"/>
    <w:p w14:paraId="0EAB32CC" w14:textId="77777777" w:rsidR="009A7AB4" w:rsidRDefault="009A7AB4" w:rsidP="00BF30D2"/>
    <w:p w14:paraId="58C862D9" w14:textId="77777777" w:rsidR="009A7AB4" w:rsidRDefault="009A7AB4" w:rsidP="00BF30D2"/>
    <w:p w14:paraId="1A84F527" w14:textId="77777777" w:rsidR="009A7AB4" w:rsidRDefault="009A7AB4" w:rsidP="00BF30D2"/>
    <w:p w14:paraId="79BD963B" w14:textId="77777777" w:rsidR="009A7AB4" w:rsidRDefault="009A7AB4" w:rsidP="00BF30D2"/>
    <w:p w14:paraId="7939570E" w14:textId="77777777" w:rsidR="009A7AB4" w:rsidRDefault="009A7AB4" w:rsidP="00BF30D2"/>
    <w:p w14:paraId="27CDBD95" w14:textId="77777777" w:rsidR="009A7AB4" w:rsidRDefault="009A7AB4" w:rsidP="00BF30D2"/>
    <w:p w14:paraId="1AEEBC99" w14:textId="77777777" w:rsidR="009A7AB4" w:rsidRDefault="009A7AB4" w:rsidP="00BF30D2"/>
    <w:p w14:paraId="53C5E74A" w14:textId="77777777" w:rsidR="009A7AB4" w:rsidRDefault="009A7AB4" w:rsidP="00BF30D2"/>
    <w:p w14:paraId="6A46D414" w14:textId="77777777" w:rsidR="009A7AB4" w:rsidRDefault="009A7AB4" w:rsidP="00BF30D2"/>
    <w:p w14:paraId="3A42E712" w14:textId="77777777" w:rsidR="009A7AB4" w:rsidRDefault="009A7AB4" w:rsidP="00BF30D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A6124"/>
    <w:rsid w:val="002B6AE5"/>
    <w:rsid w:val="002C030C"/>
    <w:rsid w:val="002C30AB"/>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658CE"/>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0EC0"/>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22AC"/>
    <w:rsid w:val="0075471F"/>
    <w:rsid w:val="00764ABE"/>
    <w:rsid w:val="00766FBB"/>
    <w:rsid w:val="0077324E"/>
    <w:rsid w:val="0077738A"/>
    <w:rsid w:val="007901B6"/>
    <w:rsid w:val="00791A76"/>
    <w:rsid w:val="007B42A9"/>
    <w:rsid w:val="007B75F7"/>
    <w:rsid w:val="007D60CB"/>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79"/>
    <w:rsid w:val="008960B8"/>
    <w:rsid w:val="008A4CC4"/>
    <w:rsid w:val="008D1382"/>
    <w:rsid w:val="008D682B"/>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A7AB4"/>
    <w:rsid w:val="009B0E6B"/>
    <w:rsid w:val="009C1A90"/>
    <w:rsid w:val="009C26C8"/>
    <w:rsid w:val="009C3085"/>
    <w:rsid w:val="009C68EE"/>
    <w:rsid w:val="009C7D76"/>
    <w:rsid w:val="009E4336"/>
    <w:rsid w:val="009F4A31"/>
    <w:rsid w:val="009F6978"/>
    <w:rsid w:val="009F6A37"/>
    <w:rsid w:val="009F77DC"/>
    <w:rsid w:val="00A111DE"/>
    <w:rsid w:val="00A1555E"/>
    <w:rsid w:val="00A24B40"/>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321F"/>
    <w:rsid w:val="00D04942"/>
    <w:rsid w:val="00D05D5A"/>
    <w:rsid w:val="00D07ACB"/>
    <w:rsid w:val="00D1196D"/>
    <w:rsid w:val="00D17147"/>
    <w:rsid w:val="00D21DC1"/>
    <w:rsid w:val="00D31312"/>
    <w:rsid w:val="00D46496"/>
    <w:rsid w:val="00D504D7"/>
    <w:rsid w:val="00D5347B"/>
    <w:rsid w:val="00D541C8"/>
    <w:rsid w:val="00D63692"/>
    <w:rsid w:val="00D671F1"/>
    <w:rsid w:val="00D75CAF"/>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F13211"/>
    <w:rsid w:val="00F243EF"/>
    <w:rsid w:val="00F26922"/>
    <w:rsid w:val="00F34259"/>
    <w:rsid w:val="00F34B49"/>
    <w:rsid w:val="00F423A9"/>
    <w:rsid w:val="00F4482C"/>
    <w:rsid w:val="00F63100"/>
    <w:rsid w:val="00F67B56"/>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67</Pages>
  <Words>24423</Words>
  <Characters>131890</Characters>
  <Application>Microsoft Office Word</Application>
  <DocSecurity>0</DocSecurity>
  <Lines>1099</Lines>
  <Paragraphs>3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0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19</cp:revision>
  <cp:lastPrinted>2003-10-22T01:33:00Z</cp:lastPrinted>
  <dcterms:created xsi:type="dcterms:W3CDTF">2018-05-30T22:47:00Z</dcterms:created>
  <dcterms:modified xsi:type="dcterms:W3CDTF">2020-11-09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